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2FB13" w14:textId="77777777" w:rsidR="003933A8" w:rsidRDefault="003933A8" w:rsidP="003933A8">
      <w:pPr>
        <w:pStyle w:val="Ttulo2"/>
      </w:pPr>
      <w:r>
        <w:t>Introduction</w:t>
      </w:r>
    </w:p>
    <w:p w14:paraId="4746DB99" w14:textId="77777777" w:rsidR="003933A8" w:rsidRDefault="003933A8" w:rsidP="003933A8">
      <w:r>
        <w:t xml:space="preserve">A fundamental question in biology is how complex patterns of gene expression are determined to explain different phenotypes </w:t>
      </w:r>
      <w:r>
        <w:fldChar w:fldCharType="begin" w:fldLock="1"/>
      </w:r>
      <w: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mp;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Schmitz, Grotewold, &amp;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the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xml:space="preserve">. In this sense, the generation of comprehensive chromatin state maps, defined as the homogeneous co-existance of multiple epigenetic marks at the whole genome level, provid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t>, but an universal annotation which allows the extrapolation and unification of earlier conclusions across species/conditions still needs to be adressed.</w:t>
      </w:r>
    </w:p>
    <w:p w14:paraId="0463524E" w14:textId="77777777" w:rsidR="003933A8" w:rsidRDefault="003933A8" w:rsidP="003933A8">
      <w:r>
        <w:t xml:space="preserve">Evolutionary theory has been dominated by the ideas that selection proceeds by changes in allele frequencies within-between populations and mutations occur randomly with respect to their consequences. Last theoretical and experimental advances in the field point to phenotypic plasticty as an adaptative trait subjected to natural selection, ergo, similar genotypes that develop different and appropiate phenotypes without sequence change could be equally responsible of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Ashe, Colot, &amp; Oldroyd, 2021; Monroe et al., 2022)</w:t>
      </w:r>
      <w:r>
        <w:fldChar w:fldCharType="end"/>
      </w:r>
      <w:r>
        <w:t xml:space="preserve">. This bring us to evolutionary epigenomics, and more generally, evolutionary functional-genomics, an exciting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Yocca &amp; Edger, 2022)</w:t>
      </w:r>
      <w:r>
        <w:fldChar w:fldCharType="end"/>
      </w:r>
      <w:r>
        <w:t xml:space="preserve">. Although relevant research in plants has lagged behind animals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xml:space="preserve">, some of the most controversial findings in evolutionary biology, for example mutations occur less often in functionally constrained regions and epimutations are located in hotspots with specific chromatin features, used plant model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xml:space="preserve">. These findings supported the clear importance of the plant kingdom in evolutionary functional-genomics. Plants present a series of interesting molecular features that allow same-sequence different-functions scenarios, like epigenetic states are more easily transmitted </w:t>
      </w:r>
      <w:r>
        <w:lastRenderedPageBreak/>
        <w:t xml:space="preserve">intergenerationally due to soft epigenetic reset during meiosis and early development, epialleles are quite common and relative high rate of duplication events so multiple original exact gene copies with distinct selection pressures in response to the enviro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xml:space="preserve">.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he extent of conservation at th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Kwon &amp; Ernst, 2021)</w:t>
      </w:r>
      <w:r>
        <w:fldChar w:fldCharType="end"/>
      </w:r>
      <w:r>
        <w:t>.</w:t>
      </w:r>
    </w:p>
    <w:p w14:paraId="3E78D129" w14:textId="141215F6" w:rsidR="003933A8" w:rsidRPr="003933A8" w:rsidRDefault="003933A8" w:rsidP="003933A8">
      <w:pPr>
        <w:pStyle w:val="Textoindependiente"/>
      </w:pPr>
      <w:r>
        <w:t xml:space="preserve">Little previous evidence analyzing evolutionary functional-genomics has mostly been focused on compar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Pr>
          <w:noProof/>
        </w:rPr>
        <w:t>(Exposito-alonso et al.</w:t>
      </w:r>
      <w:r w:rsidRPr="00385D26">
        <w:rPr>
          <w:noProof/>
        </w:rPr>
        <w:t>, 2020)</w:t>
      </w:r>
      <w:r>
        <w:fldChar w:fldCharType="end"/>
      </w:r>
      <w:r>
        <w:t xml:space="preserve">, thus, highlighting the urge of using integrative tools that consider the vast diversity of biological strategies and enable wide genomic elements chracterization. In the present study, taking into account the abovementioned knowledge trade-off, 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Overall, both resources can elucidate evolutionary information in terms of cross-species functional agreement, therefore PlantFUNCO can complement other comparative-genomics sources to asses conservation and diversity. To illustrate how results derived from the resources generated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 conditions</w:t>
      </w:r>
      <w:r w:rsidR="00EC4AD8">
        <w:t xml:space="preserve"> </w:t>
      </w:r>
      <w:r w:rsidR="00091B9A">
        <w:t xml:space="preserve">and provided insights into </w:t>
      </w:r>
      <w:r w:rsidR="00A202F8">
        <w:t>evolution</w:t>
      </w:r>
      <w:r w:rsidR="00A202F8">
        <w:t xml:space="preserve"> of </w:t>
      </w:r>
      <w:r w:rsidR="00091B9A">
        <w:t>these genes</w:t>
      </w:r>
      <w: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6FA69004"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AD1547">
        <w:rPr>
          <w:b/>
        </w:rPr>
        <w:t>supplementary</w:t>
      </w:r>
      <w:r w:rsidR="002C4CF1">
        <w:rPr>
          <w:b/>
        </w:rPr>
        <w:t xml:space="preserve">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23349A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3BF4909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2D621B5E"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08ACAFF7"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372322">
        <w:t>appreciated too</w:t>
      </w:r>
      <w:bookmarkStart w:id="0" w:name="_GoBack"/>
      <w:bookmarkEnd w:id="0"/>
      <w:r w:rsidR="00CF3F8B">
        <w:t xml:space="preserve">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5697CA72"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w:t>
      </w:r>
      <w:r w:rsidR="00F176FF">
        <w:rPr>
          <w:b/>
          <w:lang w:val="en-US"/>
        </w:rPr>
        <w:lastRenderedPageBreak/>
        <w:t>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Ho et al., 2014; Kwon &amp;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0A7B54DA"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Additionally, more AOX isoforms exists but their relationships were still not addressed. To test our redundancy predictions we monitorized seedlings phenotypes in root-expressed AOX single knockout mutants (</w:t>
      </w:r>
      <w:r>
        <w:rPr>
          <w:i/>
        </w:rPr>
        <w:t>aox1a</w:t>
      </w:r>
      <w:r>
        <w:t xml:space="preserve">, </w:t>
      </w:r>
      <w:r>
        <w:rPr>
          <w:i/>
        </w:rPr>
        <w:t xml:space="preserve">aox1d </w:t>
      </w:r>
      <w:r>
        <w:t xml:space="preserve">and </w:t>
      </w:r>
      <w:r>
        <w:rPr>
          <w:i/>
        </w:rPr>
        <w:t>aox1c</w:t>
      </w:r>
      <w:r>
        <w:t xml:space="preserve">) under drought-heat and oxidative </w:t>
      </w:r>
      <w:r>
        <w:lastRenderedPageBreak/>
        <w:t>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Ezoe, Shirai, &amp;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Yoshida &amp;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Panchy, Lehti-shiu, &amp;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regions with high phenotypic </w:t>
      </w:r>
      <w:r>
        <w:lastRenderedPageBreak/>
        <w:t>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9"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0"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5257FD90"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1"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2"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Pr="00830D3D">
        <w:rPr>
          <w:noProof/>
          <w:lang w:val="en-US"/>
        </w:rPr>
        <w:lastRenderedPageBreak/>
        <w:t>&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0A73853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3"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w:t>
      </w:r>
      <w:r>
        <w:rPr>
          <w:lang w:val="en-US"/>
        </w:rPr>
        <w:lastRenderedPageBreak/>
        <w:t>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4"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5"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6" w:history="1">
        <w:r w:rsidRPr="000833DA">
          <w:rPr>
            <w:rStyle w:val="Hipervnculo"/>
          </w:rPr>
          <w:t>https://rocesv.github.io/PlantFUNCO</w:t>
        </w:r>
      </w:hyperlink>
      <w:r>
        <w:t xml:space="preserve"> and </w:t>
      </w:r>
      <w:hyperlink r:id="rId17" w:history="1">
        <w:r w:rsidRPr="000833DA">
          <w:rPr>
            <w:rStyle w:val="Hipervnculo"/>
          </w:rPr>
          <w:t>https://zenodo.org/record/7852329</w:t>
        </w:r>
      </w:hyperlink>
      <w:r>
        <w:t xml:space="preserve">. All the code used in this work is available at </w:t>
      </w:r>
      <w:hyperlink r:id="rId18"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w:t>
      </w:r>
      <w:r w:rsidR="00C10372">
        <w:rPr>
          <w:lang w:val="en-US"/>
        </w:rPr>
        <w:lastRenderedPageBreak/>
        <w:t xml:space="preserve">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77777777" w:rsidR="002820B5" w:rsidRDefault="002820B5" w:rsidP="00B461BA">
      <w:r>
        <w:t>Andrews, S. (2013). Babraham Bioinformatics -FastQC A Quality Control tool for High Throughput Sequence Data.</w:t>
      </w:r>
    </w:p>
    <w:p w14:paraId="52AEBBFF" w14:textId="77777777" w:rsidR="002820B5" w:rsidRDefault="002820B5" w:rsidP="00B95C5E">
      <w:r>
        <w:t xml:space="preserve">Ashe, A., Colot, V., &amp; Oldroyd, B. P. (2021). How does epigenetics influence the course of evolution ? </w:t>
      </w:r>
      <w:r>
        <w:rPr>
          <w:i/>
          <w:iCs/>
        </w:rPr>
        <w:t>Philosophical Transactions B</w:t>
      </w:r>
      <w:r>
        <w:t xml:space="preserve">, </w:t>
      </w:r>
      <w:r>
        <w:rPr>
          <w:i/>
          <w:iCs/>
        </w:rPr>
        <w:t>376</w:t>
      </w:r>
      <w:r>
        <w:t>(20200111).</w:t>
      </w:r>
    </w:p>
    <w:p w14:paraId="146EFF41" w14:textId="77777777" w:rsidR="002820B5" w:rsidRDefault="002820B5"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01431D62" w14:textId="77777777" w:rsidR="002820B5" w:rsidRPr="00A33835" w:rsidRDefault="002820B5" w:rsidP="00AC5A70">
      <w:pPr>
        <w:rPr>
          <w:lang w:eastAsia="es-ES"/>
        </w:rPr>
      </w:pPr>
      <w:r w:rsidRPr="00A33835">
        <w:rPr>
          <w:lang w:eastAsia="es-ES"/>
        </w:rPr>
        <w:t>Clercq, I. De, Vermeirssen, V., Aken, O. Van, Vandepoele, K., Murcha, M. W., Law, S. R.</w:t>
      </w:r>
      <w:proofErr w:type="gramStart"/>
      <w:r w:rsidRPr="00A33835">
        <w:rPr>
          <w:lang w:eastAsia="es-ES"/>
        </w:rPr>
        <w:t>, …</w:t>
      </w:r>
      <w:proofErr w:type="gramEnd"/>
      <w:r w:rsidRPr="00A33835">
        <w:rPr>
          <w:lang w:eastAsia="es-ES"/>
        </w:rPr>
        <w:t xml:space="preserve"> Breusegem, F. Van.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77777777" w:rsidR="002820B5" w:rsidRDefault="002820B5" w:rsidP="00B461BA">
      <w:r>
        <w:t>Cusack, S. A., Wang, P., Lotreck, S. G., Moore, B. M., Meng, F., Conner, J. K.</w:t>
      </w:r>
      <w:proofErr w:type="gramStart"/>
      <w:r>
        <w:t>, …</w:t>
      </w:r>
      <w:proofErr w:type="gramEnd"/>
      <w:r>
        <w:t xml:space="preserve"> Shiu,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77777777" w:rsidR="002820B5" w:rsidRDefault="002820B5" w:rsidP="00B461BA">
      <w:r>
        <w:t xml:space="preserve">Daudi, A., &amp; A. O’Brien, J. (2012). Detection of Hydrogen Peroxide by DAB Staining in Arabidopsis Leaves. </w:t>
      </w:r>
      <w:r>
        <w:rPr>
          <w:i/>
          <w:iCs/>
        </w:rPr>
        <w:t>Bio Protoc.</w:t>
      </w:r>
      <w:r>
        <w:t xml:space="preserve">, </w:t>
      </w:r>
      <w:r>
        <w:rPr>
          <w:i/>
          <w:iCs/>
        </w:rPr>
        <w:t>2</w:t>
      </w:r>
      <w:r>
        <w:t>(18), 4–7.</w:t>
      </w:r>
    </w:p>
    <w:p w14:paraId="001A7CB3" w14:textId="77777777" w:rsidR="002820B5" w:rsidRDefault="002820B5" w:rsidP="00B461BA">
      <w:r>
        <w:t>Diesh, C., Stevens, G. J., Xie, P., Martinez, T. D. J., Hershberg, E. A., Leung, A.</w:t>
      </w:r>
      <w:proofErr w:type="gramStart"/>
      <w:r>
        <w:t>, …</w:t>
      </w:r>
      <w:proofErr w:type="gramEnd"/>
      <w:r>
        <w:t xml:space="preserve"> Holmes, I. H. (2023). JBrowse 2 : a modular genome browser with views of synteny and structural variation. </w:t>
      </w:r>
      <w:r>
        <w:rPr>
          <w:i/>
          <w:iCs/>
        </w:rPr>
        <w:t>Genome Biology</w:t>
      </w:r>
      <w:r>
        <w:t>, 1–21. https://doi.org/10.1186/s13059-023-02914-z</w:t>
      </w:r>
    </w:p>
    <w:p w14:paraId="132E8462" w14:textId="77777777" w:rsidR="002820B5" w:rsidRDefault="002820B5" w:rsidP="00B461BA">
      <w:r>
        <w:t>Dobin, A., Davis, C. A., Schlesinger, F., Drenkow, J., Zaleski, C., Jha, S.</w:t>
      </w:r>
      <w:proofErr w:type="gramStart"/>
      <w:r>
        <w:t>, …</w:t>
      </w:r>
      <w:proofErr w:type="gramEnd"/>
      <w:r>
        <w:t xml:space="preserve"> 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77777777" w:rsidR="002820B5" w:rsidRDefault="002820B5" w:rsidP="00B461BA">
      <w:pPr>
        <w:rPr>
          <w:rFonts w:ascii="Times New Roman" w:hAnsi="Times New Roman"/>
        </w:rPr>
      </w:pPr>
      <w:r>
        <w:lastRenderedPageBreak/>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39540128" w14:textId="77777777" w:rsidR="002820B5" w:rsidRDefault="002820B5" w:rsidP="00B461BA">
      <w:r>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66BD3465" w14:textId="77777777" w:rsidR="002820B5" w:rsidRDefault="002820B5" w:rsidP="00B95C5E">
      <w:r>
        <w:t xml:space="preserve">Exposito-alonso, M., Drost, H., Burbano, H. A., &amp; Weigel, D. (2020). The Earth BioGenome project : opportunities and challenges for plant genomics and conservation. </w:t>
      </w:r>
      <w:r>
        <w:rPr>
          <w:i/>
          <w:iCs/>
        </w:rPr>
        <w:t>Plant Journal</w:t>
      </w:r>
      <w:r>
        <w:t xml:space="preserve">, </w:t>
      </w:r>
      <w:r>
        <w:rPr>
          <w:i/>
          <w:iCs/>
        </w:rPr>
        <w:t>102</w:t>
      </w:r>
      <w:r>
        <w:t>, 222–229. https://doi.org/10.1111/tpj.14631</w:t>
      </w:r>
    </w:p>
    <w:p w14:paraId="038FF0DE" w14:textId="77777777" w:rsidR="002820B5" w:rsidRDefault="002820B5"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19" w:history="1">
        <w:r w:rsidRPr="0027336C">
          <w:rPr>
            <w:rStyle w:val="Hipervnculo"/>
            <w:color w:val="auto"/>
            <w:u w:val="none"/>
          </w:rPr>
          <w:t>https://doi.org/10.1093/molbev/msaa302</w:t>
        </w:r>
      </w:hyperlink>
    </w:p>
    <w:p w14:paraId="441836E3" w14:textId="77777777" w:rsidR="002820B5" w:rsidRPr="00525B1B" w:rsidRDefault="002820B5" w:rsidP="00525B1B">
      <w:pPr>
        <w:rPr>
          <w:lang w:eastAsia="es-ES"/>
        </w:rPr>
      </w:pPr>
      <w:r w:rsidRPr="00525B1B">
        <w:rPr>
          <w:lang w:eastAsia="es-ES"/>
        </w:rPr>
        <w:t xml:space="preserve">Feng, W., &amp; Michaels, S. D. (2015). Accessing the Inaccessible : The </w:t>
      </w:r>
      <w:proofErr w:type="gramStart"/>
      <w:r w:rsidRPr="00525B1B">
        <w:rPr>
          <w:lang w:eastAsia="es-ES"/>
        </w:rPr>
        <w:t>Organization ,</w:t>
      </w:r>
      <w:proofErr w:type="gramEnd"/>
      <w:r w:rsidRPr="00525B1B">
        <w:rPr>
          <w:lang w:eastAsia="es-ES"/>
        </w:rPr>
        <w:t xml:space="preserve">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6FFE6BD1" w14:textId="77777777" w:rsidR="002820B5" w:rsidRPr="0027336C" w:rsidRDefault="002820B5" w:rsidP="00B461BA">
      <w:pPr>
        <w:rPr>
          <w:lang w:eastAsia="es-ES"/>
        </w:rPr>
      </w:pPr>
      <w:r w:rsidRPr="0027336C">
        <w:rPr>
          <w:lang w:eastAsia="es-ES"/>
        </w:rPr>
        <w:t>Fuchs, P., Bohle, F., Lichtenauer, S., Ugalde, M., Araujo, E. F., Mansuroglu, B.</w:t>
      </w:r>
      <w:proofErr w:type="gramStart"/>
      <w:r w:rsidRPr="0027336C">
        <w:rPr>
          <w:lang w:eastAsia="es-ES"/>
        </w:rPr>
        <w:t>, …</w:t>
      </w:r>
      <w:proofErr w:type="gramEnd"/>
      <w:r w:rsidRPr="0027336C">
        <w:rPr>
          <w:lang w:eastAsia="es-ES"/>
        </w:rPr>
        <w:t xml:space="preserve">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0E7B2A76" w14:textId="77777777" w:rsidR="002820B5" w:rsidRPr="00A33835" w:rsidRDefault="002820B5" w:rsidP="00AC5A70">
      <w:pPr>
        <w:rPr>
          <w:lang w:eastAsia="es-ES"/>
        </w:rPr>
      </w:pPr>
      <w:r w:rsidRPr="00A33835">
        <w:rPr>
          <w:lang w:eastAsia="es-ES"/>
        </w:rPr>
        <w:t xml:space="preserve">Giraud, E., Aken, O. Van, Ho, L. H. M., &amp;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2618BC52" w14:textId="77777777" w:rsidR="002820B5" w:rsidRPr="00A33835" w:rsidRDefault="002820B5" w:rsidP="00AC5A70">
      <w:pPr>
        <w:rPr>
          <w:lang w:eastAsia="es-ES"/>
        </w:rPr>
      </w:pPr>
      <w:r w:rsidRPr="00A33835">
        <w:rPr>
          <w:lang w:eastAsia="es-ES"/>
        </w:rPr>
        <w:t>Giraud, E., Ho, L. H. M., Clifton, R., Carroll, A., Estavillo, G., Tan, Y.</w:t>
      </w:r>
      <w:proofErr w:type="gramStart"/>
      <w:r w:rsidRPr="00A33835">
        <w:rPr>
          <w:lang w:eastAsia="es-ES"/>
        </w:rPr>
        <w:t>, …</w:t>
      </w:r>
      <w:proofErr w:type="gramEnd"/>
      <w:r w:rsidRPr="00A33835">
        <w:rPr>
          <w:lang w:eastAsia="es-ES"/>
        </w:rPr>
        <w:t xml:space="preserve"> Whelan, J.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1DFD6C42" w14:textId="77777777" w:rsidR="002820B5" w:rsidRDefault="002820B5" w:rsidP="00B461BA">
      <w:r>
        <w:t>Goodstein, D. M., Shu, S., Howson, R., Neupane, R., Hayes, R. D., Fazo, J.</w:t>
      </w:r>
      <w:proofErr w:type="gramStart"/>
      <w:r>
        <w:t>, …</w:t>
      </w:r>
      <w:proofErr w:type="gramEnd"/>
      <w:r>
        <w:t xml:space="preserve"> Rokhsar, D. S. (2012). Phytozome : a comparative platform for green plant genomics. </w:t>
      </w:r>
      <w:r>
        <w:rPr>
          <w:i/>
          <w:iCs/>
        </w:rPr>
        <w:t>Nucleic Acids Research</w:t>
      </w:r>
      <w:r>
        <w:t xml:space="preserve">, </w:t>
      </w:r>
      <w:r>
        <w:rPr>
          <w:i/>
          <w:iCs/>
        </w:rPr>
        <w:t>40</w:t>
      </w:r>
      <w:r>
        <w:t>(November 2011), 1178–1186. https://doi.org/10.1093/nar/gkr944</w:t>
      </w:r>
    </w:p>
    <w:p w14:paraId="1E2EEAFB" w14:textId="77777777" w:rsidR="002820B5" w:rsidRDefault="002820B5" w:rsidP="00B95C5E">
      <w:r>
        <w:t xml:space="preserve">Hazarika, R. R., Serra, M., Zhang, Z., Zhang, Y., Schmitz, R. J., &amp; Johannes, F. (2022). Molecular properties of epimutation hotspots. </w:t>
      </w:r>
      <w:r>
        <w:rPr>
          <w:i/>
          <w:iCs/>
        </w:rPr>
        <w:t>Nature Plants</w:t>
      </w:r>
      <w:r>
        <w:t xml:space="preserve">, </w:t>
      </w:r>
      <w:r>
        <w:rPr>
          <w:i/>
          <w:iCs/>
        </w:rPr>
        <w:t>8</w:t>
      </w:r>
      <w:r>
        <w:t>(February), 146–156. https://doi.org/10.1038/s41477-021-01086-7</w:t>
      </w:r>
    </w:p>
    <w:p w14:paraId="08F97235" w14:textId="77777777" w:rsidR="002820B5" w:rsidRDefault="002820B5" w:rsidP="00B461BA">
      <w:r>
        <w:lastRenderedPageBreak/>
        <w:t>Ho, J. W. K., Jung, Y. L., Liu, T., Alver, B. H., Lee, S., Ikegami, K.</w:t>
      </w:r>
      <w:proofErr w:type="gramStart"/>
      <w:r>
        <w:t>, …</w:t>
      </w:r>
      <w:proofErr w:type="gramEnd"/>
      <w:r>
        <w:t xml:space="preserve"> Park, P. J. (2014). Comparative analysis of metazoan chromatin organization. </w:t>
      </w:r>
      <w:r>
        <w:rPr>
          <w:i/>
          <w:iCs/>
        </w:rPr>
        <w:t>Nature</w:t>
      </w:r>
      <w:r>
        <w:t xml:space="preserve">, </w:t>
      </w:r>
      <w:r>
        <w:rPr>
          <w:i/>
          <w:iCs/>
        </w:rPr>
        <w:t>512</w:t>
      </w:r>
      <w:r>
        <w:t>(7515), 449–452. https://doi.org/10.1038/nature13415</w:t>
      </w:r>
    </w:p>
    <w:p w14:paraId="649F189E" w14:textId="77777777" w:rsidR="002820B5" w:rsidRDefault="002820B5" w:rsidP="00B95C5E">
      <w:r>
        <w:t>Jamge, B., Lorkovi, Z. J., Axelsson, E., Osakabe, A., Shukla, V., Yelagandula, R.</w:t>
      </w:r>
      <w:proofErr w:type="gramStart"/>
      <w:r>
        <w:t>, …</w:t>
      </w:r>
      <w:proofErr w:type="gramEnd"/>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77777777" w:rsidR="002820B5" w:rsidRDefault="002820B5" w:rsidP="00B461BA">
      <w:r>
        <w:t>Kumar, S., Suleski, M., Craig, J. M., Kasprowicz, A. E., Sanderford, M., Li, M.</w:t>
      </w:r>
      <w:proofErr w:type="gramStart"/>
      <w:r>
        <w:t>, …</w:t>
      </w:r>
      <w:proofErr w:type="gramEnd"/>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7777777" w:rsidR="002820B5" w:rsidRDefault="002820B5"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77777777" w:rsidR="002820B5" w:rsidRDefault="002820B5" w:rsidP="00B461BA">
      <w:r>
        <w:t>Liu, X., Tian, D., Li, C., Tang, B., Wang, Z., Zhang, R.</w:t>
      </w:r>
      <w:proofErr w:type="gramStart"/>
      <w:r>
        <w:t>, …</w:t>
      </w:r>
      <w:proofErr w:type="gramEnd"/>
      <w:r>
        <w:t xml:space="preserve"> Song, S.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77777777" w:rsidR="002820B5" w:rsidRDefault="002820B5" w:rsidP="00B461BA">
      <w:r>
        <w:t>Liu, Y., Tian, T., Zhang, K., You, Q., Yan, H., Zhao, N.</w:t>
      </w:r>
      <w:proofErr w:type="gramStart"/>
      <w:r>
        <w:t>, …</w:t>
      </w:r>
      <w:proofErr w:type="gramEnd"/>
      <w:r>
        <w:t xml:space="preserve"> Xu, W. (2018). PCSD : a plant chromatin state database. </w:t>
      </w:r>
      <w:r>
        <w:rPr>
          <w:i/>
          <w:iCs/>
        </w:rPr>
        <w:t>Nucleic Acids Research</w:t>
      </w:r>
      <w:r>
        <w:t xml:space="preserve">, </w:t>
      </w:r>
      <w:r>
        <w:rPr>
          <w:i/>
          <w:iCs/>
        </w:rPr>
        <w:t>46</w:t>
      </w:r>
      <w:r>
        <w:t>(October 2017), 1157–1167. https://doi.org/10.1093/nar/gkx919</w:t>
      </w:r>
    </w:p>
    <w:p w14:paraId="5D2D7D0B" w14:textId="77777777" w:rsidR="002820B5" w:rsidRDefault="002820B5" w:rsidP="00B95C5E">
      <w:r>
        <w:t xml:space="preserve">Lu, Z., Marand, A. P., Ricci, W. A., Ethridge, C. L., Zhang, X., &amp;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77777777" w:rsidR="002820B5" w:rsidRDefault="002820B5" w:rsidP="00B95C5E">
      <w:r>
        <w:t>Maher, K. A., Bajic, M., Kajala, K., Reynoso, M., Pauluzzi, G., West, D. A.</w:t>
      </w:r>
      <w:proofErr w:type="gramStart"/>
      <w:r>
        <w:t>, …</w:t>
      </w:r>
      <w:proofErr w:type="gramEnd"/>
      <w:r>
        <w:t xml:space="preserve"> Deal, R. B.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7777777" w:rsidR="002820B5" w:rsidRDefault="002820B5" w:rsidP="00B95C5E">
      <w:r>
        <w:t xml:space="preserve">Marand, A. P., Eveland, A. L., Kaufmann, K., &amp;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77777777" w:rsidR="002820B5" w:rsidRDefault="002820B5" w:rsidP="00B95C5E">
      <w:r>
        <w:lastRenderedPageBreak/>
        <w:t>Monroe, J. G., Srikant, T., Carbonell-bejerano, P., Becker, C., Lensink, M., Exposito-alonso, M.</w:t>
      </w:r>
      <w:proofErr w:type="gramStart"/>
      <w:r>
        <w:t>, …</w:t>
      </w:r>
      <w:proofErr w:type="gramEnd"/>
      <w:r>
        <w:t xml:space="preserve"> Weigel, D. (2022). Mutation bias reflects natural selection in Arabidopsis thaliana. </w:t>
      </w:r>
      <w:r>
        <w:rPr>
          <w:i/>
          <w:iCs/>
        </w:rPr>
        <w:t>Nature</w:t>
      </w:r>
      <w:r>
        <w:t xml:space="preserve">, </w:t>
      </w:r>
      <w:r>
        <w:rPr>
          <w:i/>
          <w:iCs/>
        </w:rPr>
        <w:t>602</w:t>
      </w:r>
      <w:r>
        <w:t>(3), 101–105. https://doi.org/10.1038/s41586-021-04269-6</w:t>
      </w:r>
    </w:p>
    <w:p w14:paraId="1AB59913" w14:textId="77777777" w:rsidR="002820B5" w:rsidRPr="00A33835" w:rsidRDefault="002820B5" w:rsidP="00AC5A70">
      <w:pPr>
        <w:rPr>
          <w:lang w:eastAsia="es-ES"/>
        </w:rPr>
      </w:pPr>
      <w:r w:rsidRPr="00A33835">
        <w:rPr>
          <w:lang w:eastAsia="es-ES"/>
        </w:rPr>
        <w:t xml:space="preserve">Oh Khim, G. G., Kumari, V., Millar, A. H., &amp;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43BE2187" w14:textId="77777777" w:rsidR="002820B5" w:rsidRPr="00A33835" w:rsidRDefault="002820B5" w:rsidP="00AC5A70">
      <w:pPr>
        <w:rPr>
          <w:lang w:eastAsia="es-ES"/>
        </w:rPr>
      </w:pPr>
      <w:r w:rsidRPr="00A33835">
        <w:rPr>
          <w:lang w:eastAsia="es-ES"/>
        </w:rPr>
        <w:t xml:space="preserve">Oh Khim, G. G., Leary, B. M. O., Signorelli, S., &amp;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701917A6" w14:textId="77777777" w:rsidR="002820B5" w:rsidRDefault="002820B5"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0DAD32D2" w14:textId="77777777" w:rsidR="002820B5" w:rsidRPr="00A33835" w:rsidRDefault="002820B5" w:rsidP="00AC5A70">
      <w:pPr>
        <w:rPr>
          <w:lang w:eastAsia="es-ES"/>
        </w:rPr>
      </w:pPr>
      <w:r w:rsidRPr="00A33835">
        <w:rPr>
          <w:lang w:eastAsia="es-ES"/>
        </w:rPr>
        <w:t xml:space="preserve">Panchy, N., Lehti-shiu, M., &amp; Shiu, S. (2016). Evolution of Gene Duplication in Plants. </w:t>
      </w:r>
      <w:r w:rsidRPr="00A33835">
        <w:rPr>
          <w:i/>
          <w:iCs/>
          <w:lang w:eastAsia="es-ES"/>
        </w:rPr>
        <w:t>Plant Physiology</w:t>
      </w:r>
      <w:r w:rsidRPr="00A33835">
        <w:rPr>
          <w:lang w:eastAsia="es-ES"/>
        </w:rPr>
        <w:t xml:space="preserve">, </w:t>
      </w:r>
      <w:r w:rsidRPr="00A33835">
        <w:rPr>
          <w:i/>
          <w:iCs/>
          <w:lang w:eastAsia="es-ES"/>
        </w:rPr>
        <w:t>171</w:t>
      </w:r>
      <w:r w:rsidRPr="00A33835">
        <w:rPr>
          <w:lang w:eastAsia="es-ES"/>
        </w:rPr>
        <w:t>(August), 2294–2316. https://doi.org/10.1104/pp.16.00523</w:t>
      </w:r>
    </w:p>
    <w:p w14:paraId="48834AFA" w14:textId="77777777" w:rsidR="002820B5" w:rsidRDefault="002820B5" w:rsidP="00B461BA">
      <w:r>
        <w:t>Papatheodorou, I., Moreno, P., Manning, J., George, N., Fexova, S., Fonseca, N. A.</w:t>
      </w:r>
      <w:proofErr w:type="gramStart"/>
      <w:r>
        <w:t>, …</w:t>
      </w:r>
      <w:proofErr w:type="gramEnd"/>
      <w:r>
        <w:t xml:space="preserve"> Brazma, A.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77777777" w:rsidR="002820B5" w:rsidRDefault="002820B5" w:rsidP="00B461BA">
      <w:r>
        <w:t>Ram, F., Ryan, D. P., Bhardwaj, V., Kilpert, F., Richter, A. S., Heyne, S.</w:t>
      </w:r>
      <w:proofErr w:type="gramStart"/>
      <w:r>
        <w:t>, …</w:t>
      </w:r>
      <w:proofErr w:type="gramEnd"/>
      <w:r>
        <w:t xml:space="preserve"> 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77777777" w:rsidR="002820B5" w:rsidRDefault="002820B5" w:rsidP="00B461BA">
      <w:r>
        <w:t>Ren, R., Wang, H., Guo, C., Zhang, N., Zeng, L., Chen, Y.</w:t>
      </w:r>
      <w:proofErr w:type="gramStart"/>
      <w:r>
        <w:t>, …</w:t>
      </w:r>
      <w:proofErr w:type="gramEnd"/>
      <w:r>
        <w:t xml:space="preserve">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77777777" w:rsidR="002820B5" w:rsidRDefault="002820B5" w:rsidP="00B95C5E">
      <w:r>
        <w:t xml:space="preserve">Schmitz, R. J., Grotewold, E., &amp; Stam, M. (2022). Cis-regulatory sequences in plants : Their </w:t>
      </w:r>
      <w:proofErr w:type="gramStart"/>
      <w:r>
        <w:t>importance ,</w:t>
      </w:r>
      <w:proofErr w:type="gramEnd"/>
      <w:r>
        <w:t xml:space="preserve"> discovery , and future challenges. </w:t>
      </w:r>
      <w:r>
        <w:rPr>
          <w:i/>
          <w:iCs/>
        </w:rPr>
        <w:t>The Plant Cell</w:t>
      </w:r>
      <w:r>
        <w:t xml:space="preserve">, </w:t>
      </w:r>
      <w:r>
        <w:rPr>
          <w:i/>
          <w:iCs/>
        </w:rPr>
        <w:t>34</w:t>
      </w:r>
      <w:r>
        <w:t>, 718–741.</w:t>
      </w:r>
    </w:p>
    <w:p w14:paraId="6B18EA72" w14:textId="77777777" w:rsidR="002820B5" w:rsidRDefault="002820B5" w:rsidP="00B461BA">
      <w:r>
        <w:t xml:space="preserve">Schneider, C. A., Rasband, W. S., &amp; Eliceiri, K. W. (2012). NIH Image to ImageJ : 25 years of Image Analysis. </w:t>
      </w:r>
      <w:r>
        <w:rPr>
          <w:i/>
          <w:iCs/>
        </w:rPr>
        <w:t>Nature Methods</w:t>
      </w:r>
      <w:r>
        <w:t xml:space="preserve">, </w:t>
      </w:r>
      <w:r>
        <w:rPr>
          <w:i/>
          <w:iCs/>
        </w:rPr>
        <w:t>9</w:t>
      </w:r>
      <w:r>
        <w:t>(7), 671–675.</w:t>
      </w:r>
    </w:p>
    <w:p w14:paraId="35E712D2" w14:textId="77777777" w:rsidR="002820B5" w:rsidRDefault="002820B5" w:rsidP="00B461BA">
      <w:r>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7CC9E26B" w14:textId="77777777" w:rsidR="002820B5" w:rsidRDefault="002820B5" w:rsidP="00B461BA">
      <w:r>
        <w:lastRenderedPageBreak/>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77777777" w:rsidR="002820B5" w:rsidRPr="00525B1B" w:rsidRDefault="002820B5" w:rsidP="00C16EE4">
      <w:pPr>
        <w:rPr>
          <w:lang w:eastAsia="es-ES"/>
        </w:rPr>
      </w:pPr>
      <w:r w:rsidRPr="00525B1B">
        <w:rPr>
          <w:lang w:eastAsia="es-ES"/>
        </w:rPr>
        <w:t>Strodtkotter, I., Padmasreea, K., Dinakara, C., Spetha, B., Niazi, P. S., Wojtera, J.</w:t>
      </w:r>
      <w:proofErr w:type="gramStart"/>
      <w:r w:rsidRPr="00525B1B">
        <w:rPr>
          <w:lang w:eastAsia="es-ES"/>
        </w:rPr>
        <w:t>, …</w:t>
      </w:r>
      <w:proofErr w:type="gramEnd"/>
      <w:r w:rsidRPr="00525B1B">
        <w:rPr>
          <w:lang w:eastAsia="es-ES"/>
        </w:rPr>
        <w:t xml:space="preserve"> Scheibe, R.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525CBF4E" w:rsidR="002820B5" w:rsidRPr="00E5667E" w:rsidRDefault="002820B5" w:rsidP="00C16EE4">
      <w:r>
        <w:t xml:space="preserve">Suarez, H. G., Langer, B. E., Ladde, P., &amp; Hiller, M. (2017). ChainCleaner improves genome alignment specificity and sensitivity. </w:t>
      </w:r>
      <w:r>
        <w:rPr>
          <w:i/>
          <w:iCs/>
        </w:rPr>
        <w:t>Bioinformatics</w:t>
      </w:r>
      <w:r>
        <w:t xml:space="preserve">, </w:t>
      </w:r>
      <w:r>
        <w:rPr>
          <w:i/>
          <w:iCs/>
        </w:rPr>
        <w:t>33</w:t>
      </w:r>
      <w:r>
        <w:t xml:space="preserve">(January), 1596–1603. </w:t>
      </w:r>
      <w:hyperlink r:id="rId20" w:history="1">
        <w:r w:rsidR="00E5667E" w:rsidRPr="00E5667E">
          <w:rPr>
            <w:rStyle w:val="Hipervnculo"/>
            <w:color w:val="auto"/>
            <w:u w:val="none"/>
          </w:rPr>
          <w:t>https://doi.org/10.1093/bioinformatics/btx024</w:t>
        </w:r>
      </w:hyperlink>
    </w:p>
    <w:p w14:paraId="4EA9E208" w14:textId="77777777" w:rsidR="00E5667E" w:rsidRPr="00E5667E" w:rsidRDefault="00E5667E" w:rsidP="00C16EE4">
      <w:pPr>
        <w:rPr>
          <w:lang w:eastAsia="es-ES"/>
        </w:rPr>
      </w:pPr>
      <w:r w:rsidRPr="00E5667E">
        <w:rPr>
          <w:lang w:eastAsia="es-ES"/>
        </w:rPr>
        <w:t xml:space="preserve">Tan, G., Polychronopoulos, D., &amp; Lenhard, B. (2019). CNEr : A toolkit for exploring extreme noncoding conservation. </w:t>
      </w:r>
      <w:r w:rsidRPr="00E5667E">
        <w:rPr>
          <w:i/>
          <w:iCs/>
          <w:lang w:eastAsia="es-ES"/>
        </w:rPr>
        <w:t>PLoS Computational Biology</w:t>
      </w:r>
      <w:r w:rsidRPr="00E5667E">
        <w:rPr>
          <w:lang w:eastAsia="es-ES"/>
        </w:rPr>
        <w:t xml:space="preserve">, </w:t>
      </w:r>
      <w:r w:rsidRPr="00E5667E">
        <w:rPr>
          <w:i/>
          <w:iCs/>
          <w:lang w:eastAsia="es-ES"/>
        </w:rPr>
        <w:t>15</w:t>
      </w:r>
      <w:r w:rsidRPr="00E5667E">
        <w:rPr>
          <w:lang w:eastAsia="es-ES"/>
        </w:rPr>
        <w:t>((8)), 1–16.</w:t>
      </w:r>
    </w:p>
    <w:p w14:paraId="6651277E" w14:textId="77777777" w:rsidR="00E5667E" w:rsidRPr="00E5667E" w:rsidRDefault="00E5667E" w:rsidP="00C16EE4">
      <w:pPr>
        <w:rPr>
          <w:lang w:eastAsia="es-ES"/>
        </w:rPr>
      </w:pPr>
      <w:r w:rsidRPr="00E5667E">
        <w:rPr>
          <w:lang w:eastAsia="es-ES"/>
        </w:rPr>
        <w:t xml:space="preserve">Tian, F., Yang, D., Meng, Y., Jin, J., &amp;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77777777" w:rsidR="00E5667E" w:rsidRPr="00E5667E" w:rsidRDefault="00E5667E" w:rsidP="00C16EE4">
      <w:pPr>
        <w:rPr>
          <w:lang w:eastAsia="es-ES"/>
        </w:rPr>
      </w:pPr>
      <w:r w:rsidRPr="00E5667E">
        <w:rPr>
          <w:lang w:eastAsia="es-ES"/>
        </w:rPr>
        <w:t>Togninalli, M., Freudenthal, J. A., Monroe, J. G., Meng, D., Nordborg, M., Weigel, D.</w:t>
      </w:r>
      <w:proofErr w:type="gramStart"/>
      <w:r w:rsidRPr="00E5667E">
        <w:rPr>
          <w:lang w:eastAsia="es-ES"/>
        </w:rPr>
        <w:t>, …</w:t>
      </w:r>
      <w:proofErr w:type="gramEnd"/>
      <w:r w:rsidRPr="00E5667E">
        <w:rPr>
          <w:lang w:eastAsia="es-ES"/>
        </w:rPr>
        <w:t xml:space="preserve"> Grimm, G.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FEFECA6" w:rsidR="00E5667E" w:rsidRDefault="00E5667E" w:rsidP="00C16EE4">
      <w:pPr>
        <w:rPr>
          <w:lang w:eastAsia="es-ES"/>
        </w:rPr>
      </w:pPr>
      <w:r w:rsidRPr="00E5667E">
        <w:rPr>
          <w:lang w:eastAsia="es-ES"/>
        </w:rPr>
        <w:t xml:space="preserve">Valledor, L., Escandón, M., Meijón, M., Nukarinen, E., Cañal, M. J., &amp;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1" w:history="1">
        <w:r w:rsidR="00590327" w:rsidRPr="00590327">
          <w:rPr>
            <w:rStyle w:val="Hipervnculo"/>
            <w:color w:val="auto"/>
            <w:u w:val="none"/>
            <w:lang w:eastAsia="es-ES"/>
          </w:rPr>
          <w:t>https://doi.org/10.1111/tpj.12546</w:t>
        </w:r>
      </w:hyperlink>
    </w:p>
    <w:p w14:paraId="0A5B6106" w14:textId="77777777" w:rsidR="002820B5" w:rsidRDefault="002820B5" w:rsidP="00C1028C">
      <w:pPr>
        <w:rPr>
          <w:rStyle w:val="Hipervnculo"/>
          <w:color w:val="auto"/>
          <w:u w:val="none"/>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2" w:history="1">
        <w:r w:rsidRPr="00B461BA">
          <w:rPr>
            <w:rStyle w:val="Hipervnculo"/>
            <w:color w:val="auto"/>
            <w:u w:val="none"/>
            <w:lang w:eastAsia="es-ES"/>
          </w:rPr>
          <w:t>https://doi.org/10.3389/fpls.2022.888102</w:t>
        </w:r>
      </w:hyperlink>
    </w:p>
    <w:p w14:paraId="31288E47" w14:textId="18DBE0F0" w:rsidR="00C07607" w:rsidRDefault="00C07607" w:rsidP="00B95C5E">
      <w:pPr>
        <w:rPr>
          <w:lang w:eastAsia="es-ES"/>
        </w:rPr>
      </w:pPr>
      <w:r w:rsidRPr="00590327">
        <w:rPr>
          <w:lang w:eastAsia="es-ES"/>
        </w:rPr>
        <w:t xml:space="preserve">Vu, H., &amp; Ernst, J. (2022). Universal annotation of the human genome through integration of over a thousand epigenomic datasets. </w:t>
      </w:r>
      <w:r w:rsidRPr="00590327">
        <w:rPr>
          <w:i/>
          <w:iCs/>
          <w:lang w:eastAsia="es-ES"/>
        </w:rPr>
        <w:t>Genome Biology</w:t>
      </w:r>
      <w:r w:rsidRPr="00590327">
        <w:rPr>
          <w:lang w:eastAsia="es-ES"/>
        </w:rPr>
        <w:t xml:space="preserve">, </w:t>
      </w:r>
      <w:r w:rsidRPr="00590327">
        <w:rPr>
          <w:i/>
          <w:iCs/>
          <w:lang w:eastAsia="es-ES"/>
        </w:rPr>
        <w:t>23</w:t>
      </w:r>
      <w:r w:rsidRPr="00590327">
        <w:rPr>
          <w:lang w:eastAsia="es-ES"/>
        </w:rPr>
        <w:t>(9), 1–37.</w:t>
      </w:r>
    </w:p>
    <w:p w14:paraId="6EA5CB6A" w14:textId="77777777" w:rsidR="002820B5" w:rsidRDefault="002820B5" w:rsidP="00B95C5E">
      <w:r>
        <w:t xml:space="preserve">Yocca, A. E., &amp; Edger, P. P. (2022). Current status and future perspectives on the evolution of cis -regulatory elements in plants. </w:t>
      </w:r>
      <w:r>
        <w:rPr>
          <w:i/>
          <w:iCs/>
        </w:rPr>
        <w:t>Current Opinion in Plant Biology</w:t>
      </w:r>
      <w:r>
        <w:t xml:space="preserve">, </w:t>
      </w:r>
      <w:r>
        <w:rPr>
          <w:i/>
          <w:iCs/>
        </w:rPr>
        <w:t>65</w:t>
      </w:r>
      <w:r>
        <w:t>(102139). https://doi.org/10.1016/j.pbi.2021.102139</w:t>
      </w:r>
    </w:p>
    <w:p w14:paraId="6979901A" w14:textId="77777777" w:rsidR="002820B5" w:rsidRDefault="002820B5" w:rsidP="00C1028C">
      <w:pPr>
        <w:rPr>
          <w:lang w:eastAsia="es-ES"/>
        </w:rPr>
      </w:pPr>
      <w:r w:rsidRPr="00A33835">
        <w:rPr>
          <w:lang w:eastAsia="es-ES"/>
        </w:rPr>
        <w:lastRenderedPageBreak/>
        <w:t xml:space="preserve">Yoshida, K., &amp; Noguchi, K. (2009). Differential Gene Expression Profiles of the Mitochondrial Respiratory Components in Illuminated Arabidopsis Leaves. </w:t>
      </w:r>
      <w:r w:rsidRPr="00A33835">
        <w:rPr>
          <w:i/>
          <w:iCs/>
          <w:lang w:eastAsia="es-ES"/>
        </w:rPr>
        <w:t>Plant and Cell Physiology</w:t>
      </w:r>
      <w:r w:rsidRPr="00A33835">
        <w:rPr>
          <w:lang w:eastAsia="es-ES"/>
        </w:rPr>
        <w:t xml:space="preserve">, </w:t>
      </w:r>
      <w:r w:rsidRPr="00A33835">
        <w:rPr>
          <w:i/>
          <w:iCs/>
          <w:lang w:eastAsia="es-ES"/>
        </w:rPr>
        <w:t>50</w:t>
      </w:r>
      <w:r w:rsidRPr="00A33835">
        <w:rPr>
          <w:lang w:eastAsia="es-ES"/>
        </w:rPr>
        <w:t xml:space="preserve">(8), 1449–1462. </w:t>
      </w:r>
      <w:hyperlink r:id="rId23" w:history="1">
        <w:r w:rsidRPr="00B95C5E">
          <w:rPr>
            <w:rStyle w:val="Hipervnculo"/>
            <w:color w:val="auto"/>
            <w:u w:val="none"/>
            <w:lang w:eastAsia="es-ES"/>
          </w:rPr>
          <w:t>https://doi.org/10.1093/pcp/pcp090</w:t>
        </w:r>
      </w:hyperlink>
    </w:p>
    <w:p w14:paraId="7A1E90B1" w14:textId="77777777" w:rsidR="00121F78" w:rsidRPr="00121F78" w:rsidRDefault="00121F78" w:rsidP="00DA25C5">
      <w:pPr>
        <w:rPr>
          <w:lang w:eastAsia="es-ES"/>
        </w:rPr>
      </w:pPr>
      <w:r w:rsidRPr="00121F78">
        <w:rPr>
          <w:lang w:eastAsia="es-ES"/>
        </w:rPr>
        <w:t>Zhang, Y., Liu, T., Meyer, C. A., Eeckhoute, J., Johnson, D. S., Bernstein, B. E.</w:t>
      </w:r>
      <w:proofErr w:type="gramStart"/>
      <w:r w:rsidRPr="00121F78">
        <w:rPr>
          <w:lang w:eastAsia="es-ES"/>
        </w:rPr>
        <w:t>, …</w:t>
      </w:r>
      <w:proofErr w:type="gramEnd"/>
      <w:r w:rsidRPr="00121F78">
        <w:rPr>
          <w:lang w:eastAsia="es-ES"/>
        </w:rPr>
        <w:t xml:space="preserve"> Liu, X. S.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77777777" w:rsidR="00121F78" w:rsidRPr="00121F78" w:rsidRDefault="00121F78" w:rsidP="00DA25C5">
      <w:pPr>
        <w:rPr>
          <w:lang w:eastAsia="es-ES"/>
        </w:rPr>
      </w:pPr>
      <w:r w:rsidRPr="00121F78">
        <w:rPr>
          <w:lang w:eastAsia="es-ES"/>
        </w:rPr>
        <w:t>Zhao, H., Yang, M., Bishop, J., Teng, Y., Cao, Y., Beall, B. D.</w:t>
      </w:r>
      <w:proofErr w:type="gramStart"/>
      <w:r w:rsidRPr="00121F78">
        <w:rPr>
          <w:lang w:eastAsia="es-ES"/>
        </w:rPr>
        <w:t>, …</w:t>
      </w:r>
      <w:proofErr w:type="gramEnd"/>
      <w:r w:rsidRPr="00121F78">
        <w:rPr>
          <w:lang w:eastAsia="es-ES"/>
        </w:rPr>
        <w:t xml:space="preserve"> Fang, C.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5C001A4F" w:rsidR="00121F78" w:rsidRPr="00121F78" w:rsidRDefault="00121F78" w:rsidP="00DA25C5">
      <w:pPr>
        <w:rPr>
          <w:lang w:eastAsia="es-ES"/>
        </w:rPr>
      </w:pPr>
      <w:r w:rsidRPr="00121F78">
        <w:rPr>
          <w:lang w:eastAsia="es-ES"/>
        </w:rPr>
        <w:t xml:space="preserve">Zhao, H., Sun, Z., Wang, J., Huang, H., Kocher, J., &amp;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77777777" w:rsidR="002820B5" w:rsidRDefault="002820B5" w:rsidP="00C1028C">
      <w:r>
        <w:t>Zhao, L., Xie, L., Zhang, Q., Ouyang, W., Deng, L., Guan, P.</w:t>
      </w:r>
      <w:proofErr w:type="gramStart"/>
      <w:r>
        <w:t>, …</w:t>
      </w:r>
      <w:proofErr w:type="gramEnd"/>
      <w:r>
        <w:t xml:space="preserve"> Li, X.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0C94A44B" w:rsidR="00811B43" w:rsidRDefault="00811B43" w:rsidP="00811B43">
      <w:r>
        <w:rPr>
          <w:b/>
        </w:rPr>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lastRenderedPageBreak/>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23EBA571"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w:t>
      </w:r>
      <w:r>
        <w:lastRenderedPageBreak/>
        <w:t xml:space="preserve">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462993E1"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w:t>
      </w:r>
      <w:r>
        <w:lastRenderedPageBreak/>
        <w:t xml:space="preserve">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hyperlink r:id="rId24" w:history="1">
        <w:r w:rsidRPr="00A75279">
          <w:rPr>
            <w:rStyle w:val="Hipervnculo"/>
            <w:lang w:val="en-US"/>
          </w:rPr>
          <w:t>https://rocesv.github.io/PlantFUNCO/</w:t>
        </w:r>
      </w:hyperlink>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5"/>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7A80E" w14:textId="77777777" w:rsidR="00035D79" w:rsidRDefault="00035D79" w:rsidP="0006461F">
      <w:pPr>
        <w:spacing w:after="0" w:line="240" w:lineRule="auto"/>
      </w:pPr>
      <w:r>
        <w:separator/>
      </w:r>
    </w:p>
  </w:endnote>
  <w:endnote w:type="continuationSeparator" w:id="0">
    <w:p w14:paraId="4A95C58E" w14:textId="77777777" w:rsidR="00035D79" w:rsidRDefault="00035D7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372322">
          <w:rPr>
            <w:noProof/>
          </w:rPr>
          <w:t>22</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CD3ACB" w14:textId="77777777" w:rsidR="00035D79" w:rsidRDefault="00035D79" w:rsidP="0006461F">
      <w:pPr>
        <w:spacing w:after="0" w:line="240" w:lineRule="auto"/>
      </w:pPr>
      <w:r>
        <w:separator/>
      </w:r>
    </w:p>
  </w:footnote>
  <w:footnote w:type="continuationSeparator" w:id="0">
    <w:p w14:paraId="6BA3B775" w14:textId="77777777" w:rsidR="00035D79" w:rsidRDefault="00035D79"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3D68"/>
    <w:rsid w:val="00026884"/>
    <w:rsid w:val="000272E0"/>
    <w:rsid w:val="0002757D"/>
    <w:rsid w:val="00030150"/>
    <w:rsid w:val="000308CD"/>
    <w:rsid w:val="000309E0"/>
    <w:rsid w:val="00030FDE"/>
    <w:rsid w:val="000315D7"/>
    <w:rsid w:val="000317A1"/>
    <w:rsid w:val="000325FC"/>
    <w:rsid w:val="00033CCC"/>
    <w:rsid w:val="0003528D"/>
    <w:rsid w:val="0003598B"/>
    <w:rsid w:val="00035D79"/>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B9A"/>
    <w:rsid w:val="00091EE9"/>
    <w:rsid w:val="0009289B"/>
    <w:rsid w:val="00092BA9"/>
    <w:rsid w:val="00092C8F"/>
    <w:rsid w:val="0009358F"/>
    <w:rsid w:val="00093A1D"/>
    <w:rsid w:val="00094BDC"/>
    <w:rsid w:val="00094BE8"/>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565C"/>
    <w:rsid w:val="000A5740"/>
    <w:rsid w:val="000A597D"/>
    <w:rsid w:val="000A5BF5"/>
    <w:rsid w:val="000A5EBB"/>
    <w:rsid w:val="000A5F67"/>
    <w:rsid w:val="000A6575"/>
    <w:rsid w:val="000A76AD"/>
    <w:rsid w:val="000B05B7"/>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78"/>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87E"/>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29AD"/>
    <w:rsid w:val="001B340E"/>
    <w:rsid w:val="001B3707"/>
    <w:rsid w:val="001B3B5B"/>
    <w:rsid w:val="001B400D"/>
    <w:rsid w:val="001B4199"/>
    <w:rsid w:val="001B466C"/>
    <w:rsid w:val="001B4694"/>
    <w:rsid w:val="001B4A0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4C7"/>
    <w:rsid w:val="00236FF9"/>
    <w:rsid w:val="00237B37"/>
    <w:rsid w:val="002420EC"/>
    <w:rsid w:val="002421BE"/>
    <w:rsid w:val="0024220C"/>
    <w:rsid w:val="0024234A"/>
    <w:rsid w:val="00242485"/>
    <w:rsid w:val="00242D3B"/>
    <w:rsid w:val="00242D55"/>
    <w:rsid w:val="0024376E"/>
    <w:rsid w:val="00244EE4"/>
    <w:rsid w:val="00245873"/>
    <w:rsid w:val="00245B50"/>
    <w:rsid w:val="002475E9"/>
    <w:rsid w:val="00247B7B"/>
    <w:rsid w:val="002502A5"/>
    <w:rsid w:val="00250358"/>
    <w:rsid w:val="00250587"/>
    <w:rsid w:val="00250775"/>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0B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4B84"/>
    <w:rsid w:val="00295557"/>
    <w:rsid w:val="0029561F"/>
    <w:rsid w:val="00296375"/>
    <w:rsid w:val="00297D97"/>
    <w:rsid w:val="002A067B"/>
    <w:rsid w:val="002A12BE"/>
    <w:rsid w:val="002A32DD"/>
    <w:rsid w:val="002A39BE"/>
    <w:rsid w:val="002A3D5A"/>
    <w:rsid w:val="002A41E3"/>
    <w:rsid w:val="002A49EB"/>
    <w:rsid w:val="002A4C9D"/>
    <w:rsid w:val="002A56D9"/>
    <w:rsid w:val="002A613B"/>
    <w:rsid w:val="002A62D7"/>
    <w:rsid w:val="002A63F6"/>
    <w:rsid w:val="002B12CA"/>
    <w:rsid w:val="002B26DE"/>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5E3"/>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5DA0"/>
    <w:rsid w:val="0033607E"/>
    <w:rsid w:val="00337D7B"/>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47F"/>
    <w:rsid w:val="00370DEB"/>
    <w:rsid w:val="00371055"/>
    <w:rsid w:val="00371124"/>
    <w:rsid w:val="003711DC"/>
    <w:rsid w:val="00372322"/>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5D7C"/>
    <w:rsid w:val="00446603"/>
    <w:rsid w:val="00447B56"/>
    <w:rsid w:val="0045161B"/>
    <w:rsid w:val="00451B4F"/>
    <w:rsid w:val="00451B73"/>
    <w:rsid w:val="00452CCC"/>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98A"/>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3F14"/>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327"/>
    <w:rsid w:val="00590F69"/>
    <w:rsid w:val="005917D4"/>
    <w:rsid w:val="00591AC8"/>
    <w:rsid w:val="00591D8C"/>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A4B"/>
    <w:rsid w:val="005A2D4D"/>
    <w:rsid w:val="005A2EF0"/>
    <w:rsid w:val="005A3BF3"/>
    <w:rsid w:val="005A4D23"/>
    <w:rsid w:val="005A52A1"/>
    <w:rsid w:val="005A55B7"/>
    <w:rsid w:val="005A6E59"/>
    <w:rsid w:val="005A7833"/>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353"/>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3B8"/>
    <w:rsid w:val="00681C29"/>
    <w:rsid w:val="00682772"/>
    <w:rsid w:val="0068356B"/>
    <w:rsid w:val="00684187"/>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10CD"/>
    <w:rsid w:val="00774AEC"/>
    <w:rsid w:val="0077532C"/>
    <w:rsid w:val="007756BA"/>
    <w:rsid w:val="0077570D"/>
    <w:rsid w:val="00775F5F"/>
    <w:rsid w:val="00776402"/>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1EC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36E67"/>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03B9"/>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324"/>
    <w:rsid w:val="0093789B"/>
    <w:rsid w:val="0094087B"/>
    <w:rsid w:val="009418AB"/>
    <w:rsid w:val="00942794"/>
    <w:rsid w:val="00943C30"/>
    <w:rsid w:val="00943F99"/>
    <w:rsid w:val="0094483F"/>
    <w:rsid w:val="009458BB"/>
    <w:rsid w:val="00945D35"/>
    <w:rsid w:val="0094714B"/>
    <w:rsid w:val="00950E96"/>
    <w:rsid w:val="00950F69"/>
    <w:rsid w:val="0095110F"/>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464"/>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7038"/>
    <w:rsid w:val="009E7C66"/>
    <w:rsid w:val="009F037F"/>
    <w:rsid w:val="009F0CE3"/>
    <w:rsid w:val="009F0D97"/>
    <w:rsid w:val="009F0E78"/>
    <w:rsid w:val="009F0EB9"/>
    <w:rsid w:val="009F0F2B"/>
    <w:rsid w:val="009F0F72"/>
    <w:rsid w:val="009F1152"/>
    <w:rsid w:val="009F1352"/>
    <w:rsid w:val="009F1EEB"/>
    <w:rsid w:val="009F2024"/>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A70"/>
    <w:rsid w:val="00A15ED3"/>
    <w:rsid w:val="00A16514"/>
    <w:rsid w:val="00A1667B"/>
    <w:rsid w:val="00A17277"/>
    <w:rsid w:val="00A202F8"/>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9AC"/>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5A70"/>
    <w:rsid w:val="00AC6804"/>
    <w:rsid w:val="00AC7642"/>
    <w:rsid w:val="00AC7C7C"/>
    <w:rsid w:val="00AD0812"/>
    <w:rsid w:val="00AD0E98"/>
    <w:rsid w:val="00AD10B3"/>
    <w:rsid w:val="00AD1547"/>
    <w:rsid w:val="00AD17E5"/>
    <w:rsid w:val="00AD1B02"/>
    <w:rsid w:val="00AD2177"/>
    <w:rsid w:val="00AD4B1B"/>
    <w:rsid w:val="00AD5459"/>
    <w:rsid w:val="00AD6FE3"/>
    <w:rsid w:val="00AD76E2"/>
    <w:rsid w:val="00AD7AD7"/>
    <w:rsid w:val="00AD7F24"/>
    <w:rsid w:val="00AE1332"/>
    <w:rsid w:val="00AE1DE0"/>
    <w:rsid w:val="00AE2735"/>
    <w:rsid w:val="00AE2808"/>
    <w:rsid w:val="00AE3490"/>
    <w:rsid w:val="00AE44E4"/>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2946"/>
    <w:rsid w:val="00B030C6"/>
    <w:rsid w:val="00B03E74"/>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1FDF"/>
    <w:rsid w:val="00B22129"/>
    <w:rsid w:val="00B22776"/>
    <w:rsid w:val="00B23FAA"/>
    <w:rsid w:val="00B24261"/>
    <w:rsid w:val="00B2450B"/>
    <w:rsid w:val="00B24962"/>
    <w:rsid w:val="00B24A62"/>
    <w:rsid w:val="00B24C76"/>
    <w:rsid w:val="00B24D4D"/>
    <w:rsid w:val="00B25E45"/>
    <w:rsid w:val="00B27288"/>
    <w:rsid w:val="00B273C4"/>
    <w:rsid w:val="00B27B7C"/>
    <w:rsid w:val="00B303BD"/>
    <w:rsid w:val="00B317F6"/>
    <w:rsid w:val="00B31C34"/>
    <w:rsid w:val="00B3281E"/>
    <w:rsid w:val="00B32CA2"/>
    <w:rsid w:val="00B334BF"/>
    <w:rsid w:val="00B33E6B"/>
    <w:rsid w:val="00B3502B"/>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5C5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682C"/>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0D5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67D8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5B2"/>
    <w:rsid w:val="00E96D97"/>
    <w:rsid w:val="00E97892"/>
    <w:rsid w:val="00EA0028"/>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399"/>
    <w:rsid w:val="00EC173E"/>
    <w:rsid w:val="00EC1AFF"/>
    <w:rsid w:val="00EC340C"/>
    <w:rsid w:val="00EC38E2"/>
    <w:rsid w:val="00EC4999"/>
    <w:rsid w:val="00EC4AD8"/>
    <w:rsid w:val="00EC52E8"/>
    <w:rsid w:val="00EC54E9"/>
    <w:rsid w:val="00EC5E2E"/>
    <w:rsid w:val="00EC60DF"/>
    <w:rsid w:val="00EC7EC6"/>
    <w:rsid w:val="00ED0073"/>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4E0"/>
    <w:rsid w:val="00FE059F"/>
    <w:rsid w:val="00FE0989"/>
    <w:rsid w:val="00FE11B3"/>
    <w:rsid w:val="00FE16F6"/>
    <w:rsid w:val="00FE2ABF"/>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DB6"/>
    <w:rsid w:val="00FF0F04"/>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13" Type="http://schemas.openxmlformats.org/officeDocument/2006/relationships/hyperlink" Target="https://hub.docker.com/r/rocesv/compcnes" TargetMode="External"/><Relationship Id="rId18" Type="http://schemas.openxmlformats.org/officeDocument/2006/relationships/hyperlink" Target="https://github.com/RocesV/PlantFUNCO_manuscrip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111/tpj.12546" TargetMode="Externa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zenodo.org/record/7852329"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rocesv.github.io/PlantFUNCO" TargetMode="External"/><Relationship Id="rId20" Type="http://schemas.openxmlformats.org/officeDocument/2006/relationships/hyperlink" Target="https://doi.org/10.1093/bioinformatics/btx024"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hyperlink" Target="https://rocesv.github.io/PlantFUNCO/"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openxmlformats.org/officeDocument/2006/relationships/hyperlink" Target="https://doi.org/10.1093/pcp/pcp090" TargetMode="External"/><Relationship Id="rId28" Type="http://schemas.microsoft.com/office/2016/09/relationships/commentsIds" Target="commentsIds.xml"/><Relationship Id="rId10" Type="http://schemas.openxmlformats.org/officeDocument/2006/relationships/hyperlink" Target="https://hub.docker.com/r/rocesv/plantina-chiplike" TargetMode="External"/><Relationship Id="rId19" Type="http://schemas.openxmlformats.org/officeDocument/2006/relationships/hyperlink" Target="https://doi.org/10.1093/molbev/msaa302" TargetMode="External"/><Relationship Id="rId4" Type="http://schemas.openxmlformats.org/officeDocument/2006/relationships/settings" Target="settings.xml"/><Relationship Id="rId9" Type="http://schemas.openxmlformats.org/officeDocument/2006/relationships/hyperlink" Target="https://github.com/broadinstitute/picard" TargetMode="External"/><Relationship Id="rId14" Type="http://schemas.openxmlformats.org/officeDocument/2006/relationships/hyperlink" Target="javascript:;" TargetMode="External"/><Relationship Id="rId22" Type="http://schemas.openxmlformats.org/officeDocument/2006/relationships/hyperlink" Target="https://doi.org/10.3389/fpls.2022.888102" TargetMode="Externa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33834-0BED-4B16-B75A-6DCF90E79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1</TotalTime>
  <Pages>26</Pages>
  <Words>34569</Words>
  <Characters>190133</Characters>
  <Application>Microsoft Office Word</Application>
  <DocSecurity>0</DocSecurity>
  <Lines>1584</Lines>
  <Paragraphs>4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947</cp:revision>
  <dcterms:created xsi:type="dcterms:W3CDTF">2021-06-15T16:23:00Z</dcterms:created>
  <dcterms:modified xsi:type="dcterms:W3CDTF">2023-08-09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